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7602207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w:t>
      </w:r>
      <w:proofErr w:type="spellStart"/>
      <w:r w:rsidR="00C137F2">
        <w:t>a,b</w:t>
      </w:r>
      <w:proofErr w:type="spellEnd"/>
      <w:r w:rsidR="00C137F2">
        <w:t>) vascular plant species richness, (</w:t>
      </w:r>
      <w:proofErr w:type="spellStart"/>
      <w:r w:rsidR="00C137F2">
        <w:t>c,d</w:t>
      </w:r>
      <w:proofErr w:type="spellEnd"/>
      <w:r w:rsidR="00C137F2">
        <w:t>)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Figure 3b) and (</w:t>
      </w:r>
      <w:proofErr w:type="spellStart"/>
      <w:r w:rsidR="00C137F2">
        <w:t>g,h</w:t>
      </w:r>
      <w:proofErr w:type="spellEnd"/>
      <w:r w:rsidR="00C137F2">
        <w:t>)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w:t>
      </w:r>
      <w:proofErr w:type="spellStart"/>
      <w:r w:rsidR="00ED3EE4">
        <w:t>a,b</w:t>
      </w:r>
      <w:proofErr w:type="spellEnd"/>
      <w:r w:rsidR="00ED3EE4">
        <w:t>) vascular plant species richness, (</w:t>
      </w:r>
      <w:proofErr w:type="spellStart"/>
      <w:r w:rsidR="00ED3EE4">
        <w:t>c,d</w:t>
      </w:r>
      <w:proofErr w:type="spellEnd"/>
      <w:r w:rsidR="00ED3EE4">
        <w:t>)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Figure 3b) and (</w:t>
      </w:r>
      <w:proofErr w:type="spellStart"/>
      <w:r w:rsidR="00ED3EE4">
        <w:t>g,h</w:t>
      </w:r>
      <w:proofErr w:type="spellEnd"/>
      <w:r w:rsidR="00ED3EE4">
        <w:t>)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3BFF89BE"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proofErr w:type="spellStart"/>
      <w:r w:rsidR="008704A4" w:rsidRPr="006A6996">
        <w:t>i</w:t>
      </w:r>
      <w:proofErr w:type="spellEnd"/>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2A3DCE4D" w:rsidR="006D735A" w:rsidRDefault="00A946F1" w:rsidP="00F662DD">
      <w:r w:rsidRPr="00A946F1">
        <w:rPr>
          <w:b/>
        </w:rPr>
        <w:t>Figure S</w:t>
      </w:r>
      <w:r w:rsidRPr="00836A72">
        <w:rPr>
          <w:b/>
          <w:highlight w:val="red"/>
        </w:rPr>
        <w:t>10</w:t>
      </w:r>
      <w:r w:rsidRPr="00A946F1">
        <w:rPr>
          <w:b/>
        </w:rPr>
        <w:t>:</w:t>
      </w:r>
      <w:r>
        <w:rPr>
          <w:b/>
        </w:rPr>
        <w:t xml:space="preserve"> </w:t>
      </w:r>
      <w:r w:rsidRPr="00317115">
        <w:rPr>
          <w:highlight w:val="yellow"/>
        </w:rPr>
        <w:t>[</w:t>
      </w:r>
      <w:r w:rsidRPr="00317115">
        <w:rPr>
          <w:highlight w:val="yellow"/>
        </w:rPr>
        <w:t>…</w:t>
      </w:r>
      <w:r w:rsidRPr="00317115">
        <w:rPr>
          <w:highlight w:val="yellow"/>
        </w:rPr>
        <w:t>]</w:t>
      </w:r>
      <w:r>
        <w:t xml:space="preserve"> [As for Figure </w:t>
      </w:r>
      <w:r w:rsidRPr="006D735A">
        <w:rPr>
          <w:highlight w:val="red"/>
        </w:rPr>
        <w:t>4</w:t>
      </w:r>
      <w:r>
        <w:t xml:space="preserve"> but without outliers]</w:t>
      </w:r>
      <w:r w:rsidR="00F662DD">
        <w:br w:type="page"/>
      </w:r>
    </w:p>
    <w:p w14:paraId="70C0E26F" w14:textId="77777777" w:rsidR="006D735A" w:rsidRDefault="006D735A">
      <w:r>
        <w:rPr>
          <w:noProof/>
        </w:rPr>
        <w:lastRenderedPageBreak/>
        <w:drawing>
          <wp:inline distT="0" distB="0" distL="0" distR="0" wp14:anchorId="32B8D8B9" wp14:editId="607BA433">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00AB86BA"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Pr="00317115">
        <w:rPr>
          <w:highlight w:val="yellow"/>
        </w:rPr>
        <w:t>[</w:t>
      </w:r>
      <w:r w:rsidRPr="00317115">
        <w:rPr>
          <w:highlight w:val="yellow"/>
        </w:rPr>
        <w:t>…</w:t>
      </w:r>
      <w:r w:rsidRPr="00317115">
        <w:rPr>
          <w:highlight w:val="yellow"/>
        </w:rPr>
        <w:t>]</w:t>
      </w:r>
      <w:r>
        <w:t xml:space="preserve"> [As for Figure </w:t>
      </w:r>
      <w:r w:rsidRPr="00317115">
        <w:rPr>
          <w:highlight w:val="red"/>
        </w:rPr>
        <w:t>3</w:t>
      </w:r>
      <w:r>
        <w:t xml:space="preserve"> but without outliers]</w:t>
      </w:r>
      <w:r w:rsidR="00810556">
        <w:t xml:space="preserve"> [note QDS and HDS have additive models as best fitting]</w:t>
      </w:r>
      <w:r w:rsidR="006D735A">
        <w:br w:type="page"/>
      </w:r>
    </w:p>
    <w:p w14:paraId="736B23CD" w14:textId="14A3548D" w:rsidR="00834ED9" w:rsidRDefault="006F2638" w:rsidP="006146B2">
      <w:pPr>
        <w:pStyle w:val="Heading1"/>
        <w:spacing w:after="180" w:line="240" w:lineRule="auto"/>
      </w:pPr>
      <w:bookmarkStart w:id="1" w:name="_GoBack"/>
      <w:bookmarkEnd w:id="1"/>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6"/>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3EC54B" w14:textId="77777777" w:rsidR="00D11D93" w:rsidRDefault="00D11D93">
      <w:pPr>
        <w:spacing w:after="0"/>
      </w:pPr>
      <w:r>
        <w:separator/>
      </w:r>
    </w:p>
  </w:endnote>
  <w:endnote w:type="continuationSeparator" w:id="0">
    <w:p w14:paraId="5DFD47CE" w14:textId="77777777" w:rsidR="00D11D93" w:rsidRDefault="00D11D93">
      <w:pPr>
        <w:spacing w:after="0"/>
      </w:pPr>
      <w:r>
        <w:continuationSeparator/>
      </w:r>
    </w:p>
  </w:endnote>
  <w:endnote w:type="continuationNotice" w:id="1">
    <w:p w14:paraId="3B9FFE80" w14:textId="77777777" w:rsidR="00D11D93" w:rsidRDefault="00D11D9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B7BBC" w:rsidRDefault="00EB7BB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B7BBC" w:rsidRDefault="00EB7B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1DEE6E" w14:textId="77777777" w:rsidR="00D11D93" w:rsidRDefault="00D11D93">
      <w:r>
        <w:separator/>
      </w:r>
    </w:p>
  </w:footnote>
  <w:footnote w:type="continuationSeparator" w:id="0">
    <w:p w14:paraId="62233A9A" w14:textId="77777777" w:rsidR="00D11D93" w:rsidRDefault="00D11D93">
      <w:r>
        <w:continuationSeparator/>
      </w:r>
    </w:p>
  </w:footnote>
  <w:footnote w:type="continuationNotice" w:id="1">
    <w:p w14:paraId="24B2133C" w14:textId="77777777" w:rsidR="00D11D93" w:rsidRDefault="00D11D9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1D93"/>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8A9279-538D-4BAE-BF37-B999F3111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TotalTime>
  <Pages>21</Pages>
  <Words>1871</Words>
  <Characters>10669</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251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97</cp:revision>
  <cp:lastPrinted>2019-11-19T13:01:00Z</cp:lastPrinted>
  <dcterms:created xsi:type="dcterms:W3CDTF">2019-12-03T09:32:00Z</dcterms:created>
  <dcterms:modified xsi:type="dcterms:W3CDTF">2020-01-08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